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r w:rsidRPr="00721F05">
        <w:rPr>
          <w:rFonts w:asciiTheme="minorHAnsi" w:eastAsia="Times New Roman" w:hAnsiTheme="minorHAnsi"/>
        </w:rPr>
        <w:t>Yoav Ram and Lilach Hadany</w:t>
      </w:r>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6E5183">
        <w:rPr>
          <w:rFonts w:eastAsia="Times New Roman"/>
          <w:noProof/>
        </w:rPr>
        <w:t>March 10,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7863C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7863C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7863C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7863C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7863C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7863C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7863C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7863C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7863C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7863C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7863CD">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7863C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7863C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7863C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xml:space="preserve">. In addition, recombination generates less-loaded individuals that were lost due to drift, halting "Mullter's ratchet" </w:t>
      </w:r>
      <w:r w:rsidRPr="00721F05">
        <w:fldChar w:fldCharType="begin" w:fldLock="1"/>
      </w:r>
      <w:r w:rsidR="007863C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7863C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7863C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7863C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7863CD">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7863CD">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 xml:space="preserve">and sir? </w:t>
      </w:r>
      <w:r w:rsidR="00C861BA" w:rsidRPr="00721F05">
        <w:rPr>
          <w:rFonts w:asciiTheme="minorHAnsi" w:hAnsiTheme="minorHAnsi"/>
        </w:rPr>
        <w:t>)</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 xml:space="preserve">We show that (i)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r w:rsidRPr="00721F05">
        <w:t>)</w:t>
      </w:r>
      <w:r w:rsidRPr="00721F05">
        <w:rPr>
          <w:i/>
          <w:iCs/>
          <w:vertAlign w:val="superscript"/>
        </w:rPr>
        <w:t>x</w:t>
      </w:r>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similarly,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r w:rsidRPr="00721F05">
        <w:t>NumPy, SciPy</w:t>
      </w:r>
      <w:r w:rsidR="00470AD2">
        <w:t>, and</w:t>
      </w:r>
      <w:r w:rsidRPr="00721F05">
        <w:t xml:space="preserve"> pandas</w:t>
      </w:r>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F33150" w:rsidP="00F33150">
      <w:r w:rsidRPr="00721F05">
        <w:t xml:space="preserve">Previously, we showed that stress-induced mutators can invade asexual populations </w:t>
      </w:r>
      <w:r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F33150">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F33150">
        <w:t>modifier alleles</w:t>
      </w:r>
      <w:r w:rsidR="003A3923" w:rsidRPr="00721F05">
        <w:t xml:space="preserve"> </w:t>
      </w:r>
      <w:r w:rsidR="00C40CFE" w:rsidRPr="00721F05">
        <w:t>from</w:t>
      </w:r>
      <w:r w:rsidRPr="00721F05">
        <w:t xml:space="preserve"> the fraction of competitions in which </w:t>
      </w:r>
      <w:r w:rsidR="00F33150">
        <w:t>they 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S. cerevisiae</w:t>
      </w:r>
      <w:r w:rsidRPr="00721F05">
        <w:t xml:space="preserve"> [REF]. The figure shows that</w:t>
      </w:r>
      <w:r w:rsidR="008B66B5">
        <w:t xml:space="preserve"> recombination reduces the fixation of both mutators, as shown before for CM </w:t>
      </w:r>
      <w:r w:rsidR="008B66B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317CD8E7" wp14:editId="1D99F501">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_Toc336511473"/>
      <w:bookmarkStart w:id="14" w:name="h.pb2tvb9wvzww"/>
      <w:bookmarkStart w:id="15" w:name="_Ref370053574"/>
      <w:bookmarkEnd w:id="14"/>
      <w:r w:rsidRPr="00721F05">
        <w:t xml:space="preserve">Figure </w:t>
      </w:r>
      <w:fldSimple w:instr=" SEQ Figure \* ARABIC ">
        <w:r w:rsidR="006E5183">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9E085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erious (β=0.1; left panel) SIM fixation is</w:t>
      </w:r>
      <w:r w:rsidR="00D612CB">
        <w:t xml:space="preserve"> </w:t>
      </w:r>
      <w:r>
        <w:t>more likely than CM fixation</w:t>
      </w:r>
      <w:r w:rsidR="00D612CB">
        <w:t>. However, when all mutations are beneficial (β=1; right panel), there is no difference between SIM and CM</w:t>
      </w:r>
      <w:r>
        <w:t xml:space="preserve"> fixation. This suggests </w:t>
      </w:r>
      <w:r w:rsidR="00D612CB">
        <w:t xml:space="preserve">that SIM </w:t>
      </w:r>
      <w:r>
        <w:t xml:space="preserve">is advantageous </w:t>
      </w:r>
      <w:r w:rsidR="00D612CB">
        <w:t xml:space="preserve">over CM </w:t>
      </w:r>
      <w:r>
        <w:t xml:space="preserve">because </w:t>
      </w:r>
      <w:r w:rsidR="00D612CB">
        <w:t>it generate</w:t>
      </w:r>
      <w:r>
        <w:t>s</w:t>
      </w:r>
      <w:r w:rsidR="00D612CB">
        <w:t xml:space="preserve"> </w:t>
      </w:r>
      <w:r>
        <w:t xml:space="preserve">less </w:t>
      </w:r>
      <w:r w:rsidR="00D612CB">
        <w:t xml:space="preserve">deleterious mutations due to lower mutation rates in adapted individuals. Alternatively, the reason could be that SIM purges deleterious mutations more successfully </w:t>
      </w:r>
      <w:r>
        <w:t xml:space="preserve">than CM, but we have shown before </w:t>
      </w:r>
      <w:r>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purging of deleterious mutations doesn't affect SIM in a constant environment</w:t>
      </w:r>
      <w:r w:rsidR="00D612CB">
        <w:t>.</w:t>
      </w:r>
    </w:p>
    <w:p w:rsidR="00D612CB" w:rsidRDefault="003A0243" w:rsidP="00D612CB">
      <w:pPr>
        <w:keepNext/>
        <w:jc w:val="center"/>
      </w:pPr>
      <w:r>
        <w:rPr>
          <w:noProof/>
        </w:rPr>
        <w:lastRenderedPageBreak/>
        <w:drawing>
          <wp:inline distT="0" distB="0" distL="0" distR="0" wp14:anchorId="052A1625" wp14:editId="3AA02B16">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6E5183">
          <w:rPr>
            <w:noProof/>
          </w:rPr>
          <w:t>2</w:t>
        </w:r>
      </w:fldSimple>
      <w:bookmarkEnd w:id="16"/>
      <w:r>
        <w:t xml:space="preserve"> - </w:t>
      </w:r>
      <w:r w:rsidR="003A0243" w:rsidRPr="003A0243">
        <w:t>invasion_SIMvsCMvsNM_pop_1e5_1e6_2014-03-09</w:t>
      </w:r>
    </w:p>
    <w:p w:rsidR="0051712D" w:rsidRDefault="0051712D" w:rsidP="0051712D"/>
    <w:p w:rsidR="002A5C34" w:rsidRDefault="002A5C34" w:rsidP="00FA6129">
      <w:r>
        <w:t xml:space="preserve">More </w:t>
      </w:r>
      <w:r w:rsidR="005F544C">
        <w:t>information on</w:t>
      </w:r>
      <w:r>
        <w:t xml:space="preserve"> the advantage of SIM is given by the introduction of "recombination barriers". These barriers cause individuals to reject recombination with DNA from individuals with different modifier alleles. This prevents individuals with non-mutator alleles from "stealing" beneficial mutators and allows mutator alleles to "hitch-hike" with their beneficial mutations </w:t>
      </w:r>
      <w:r>
        <w:fldChar w:fldCharType="begin" w:fldLock="1"/>
      </w:r>
      <w: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mendeley" : { "previouslyFormattedCitation" : "(Smith and Haigh 2009)" }, "properties" : { "noteIndex" : 0 }, "schema" : "https://github.com/citation-style-language/schema/raw/master/csl-citation.json" }</w:instrText>
      </w:r>
      <w:r>
        <w:fldChar w:fldCharType="separate"/>
      </w:r>
      <w:r w:rsidRPr="007863CD">
        <w:rPr>
          <w:noProof/>
        </w:rPr>
        <w:t>(Smith and Haigh 2009)</w:t>
      </w:r>
      <w:r>
        <w:fldChar w:fldCharType="end"/>
      </w:r>
      <w:r>
        <w:t>. Our results (Figure S2) show that "recombination barriers" do not have a significant effect on the dynamics, suggesting the effect of recombination on "hitch-hiking" and the transfer of beneficial mutations between sub-populations is not an important factor in this system.</w:t>
      </w:r>
    </w:p>
    <w:p w:rsidR="0051712D" w:rsidRDefault="00BE3F10" w:rsidP="00184999">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 xml:space="preserve">recombination has a very </w:t>
      </w:r>
      <w:r>
        <w:lastRenderedPageBreak/>
        <w:t>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r w:rsidR="00184999">
        <w:t xml:space="preserve"> and is consistent with results for CM in </w:t>
      </w:r>
      <w:r w:rsidR="00184999">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84999">
        <w:fldChar w:fldCharType="separate"/>
      </w:r>
      <w:r w:rsidR="00184999" w:rsidRPr="00184999">
        <w:rPr>
          <w:noProof/>
        </w:rPr>
        <w:t>(Tenaillon et al. 2000)</w:t>
      </w:r>
      <w:r w:rsidR="00184999">
        <w:fldChar w:fldCharType="end"/>
      </w:r>
      <w:r>
        <w:t>.</w:t>
      </w:r>
    </w:p>
    <w:p w:rsidR="0051712D" w:rsidRDefault="0051712D" w:rsidP="0051712D">
      <w:pPr>
        <w:keepNext/>
        <w:jc w:val="center"/>
      </w:pPr>
      <w:r>
        <w:rPr>
          <w:noProof/>
        </w:rPr>
        <w:drawing>
          <wp:inline distT="0" distB="0" distL="0" distR="0" wp14:anchorId="2DA1B3D3" wp14:editId="2F7C6E69">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Co-evolution of mutators and recombinators</w:t>
      </w:r>
    </w:p>
    <w:p w:rsidR="000151FE" w:rsidRDefault="00CD0D70" w:rsidP="00184999">
      <w:r>
        <w:t xml:space="preserve">Figure 4 shows results of competitions between alleles </w:t>
      </w:r>
      <w:r w:rsidR="00184999">
        <w:t>that</w:t>
      </w:r>
      <w:r>
        <w:t xml:space="preserve"> modify the recombination rate – "recombinator" alleles. Both </w:t>
      </w:r>
      <w:r w:rsidR="000151FE" w:rsidRPr="00721F05">
        <w:t>constitutive</w:t>
      </w:r>
      <w:r>
        <w:t xml:space="preserve"> recombinators (CR</w:t>
      </w:r>
      <w:r w:rsidR="00810973">
        <w:t xml:space="preserve">; dashed </w:t>
      </w:r>
      <w:r w:rsidR="00184999">
        <w:t>purple</w:t>
      </w:r>
      <w:r>
        <w:t xml:space="preserve">) and stress-induced recombinators </w:t>
      </w:r>
      <w:r w:rsidR="000151FE" w:rsidRPr="00721F05">
        <w:t>(SIR</w:t>
      </w:r>
      <w:r w:rsidR="00810973">
        <w:t xml:space="preserve">; solid </w:t>
      </w:r>
      <w:r w:rsidR="00184999">
        <w:t>orange</w:t>
      </w:r>
      <w:r w:rsidR="000151FE" w:rsidRPr="00721F05">
        <w:t>)</w:t>
      </w:r>
      <w:r>
        <w:t xml:space="preserve"> win competitions against wildtype, and their advantage increases with the </w:t>
      </w:r>
      <w:r w:rsidR="00184999">
        <w:t>general</w:t>
      </w:r>
      <w:r>
        <w:t xml:space="preserv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53A473EE" wp14:editId="67005DBB">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3012BC" w:rsidP="0047230E">
      <w:r>
        <w:t xml:space="preserve">When a modifier allele affects both the mutation and the recombination rate, </w:t>
      </w:r>
      <w:r w:rsidR="0047230E">
        <w:t>the dynamics are more</w:t>
      </w:r>
      <w:r>
        <w:t xml:space="preserve"> complex (Figure 5). For a smaller population size (10</w:t>
      </w:r>
      <w:r>
        <w:rPr>
          <w:vertAlign w:val="superscript"/>
        </w:rPr>
        <w:t>5</w:t>
      </w:r>
      <w:r>
        <w:t xml:space="preserve">), SIM (with NR, CR or SIR) is the most successful, and if </w:t>
      </w:r>
      <w:r w:rsidR="0047230E">
        <w:t>it's</w:t>
      </w:r>
      <w:r>
        <w:t xml:space="preserve"> combined with a recombinator (CR or SIR) its success increases with the baseline recombination rate. For a larger population size (10</w:t>
      </w:r>
      <w:r>
        <w:rPr>
          <w:vertAlign w:val="superscript"/>
        </w:rPr>
        <w:t>6</w:t>
      </w:r>
      <w:r>
        <w:t>), this advantage of SIM over NM diminishes, and it is as good as NM with a recombinator and worse without one</w:t>
      </w:r>
      <w:r w:rsidR="0047230E">
        <w:t xml:space="preserve"> (reminiscent of Figure 1)</w:t>
      </w:r>
      <w:r>
        <w:t>. However, CM is always less successful then</w:t>
      </w:r>
      <w:r w:rsidR="0047230E">
        <w:t xml:space="preserve"> both</w:t>
      </w:r>
      <w:r>
        <w:t xml:space="preserve"> </w:t>
      </w:r>
      <w:r w:rsidR="0047230E">
        <w:t>N</w:t>
      </w:r>
      <w:r>
        <w:t xml:space="preserve">M and </w:t>
      </w:r>
      <w:r w:rsidR="0047230E">
        <w:t>SI</w:t>
      </w:r>
      <w:r>
        <w:t xml:space="preserve">M. </w:t>
      </w:r>
    </w:p>
    <w:p w:rsidR="003012BC" w:rsidRDefault="003012BC" w:rsidP="003012BC">
      <w:pPr>
        <w:keepNext/>
        <w:jc w:val="center"/>
      </w:pPr>
      <w:r>
        <w:rPr>
          <w:noProof/>
        </w:rPr>
        <w:lastRenderedPageBreak/>
        <w:drawing>
          <wp:inline distT="0" distB="0" distL="0" distR="0" wp14:anchorId="1418BAD5" wp14:editId="13C44670">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p>
    <w:p w:rsidR="006E5183" w:rsidRDefault="006E5183" w:rsidP="006E5183"/>
    <w:p w:rsidR="006E5183" w:rsidRDefault="006E5183">
      <w:pPr>
        <w:spacing w:after="200" w:line="276" w:lineRule="auto"/>
        <w:ind w:firstLine="0"/>
      </w:pPr>
      <w:r>
        <w:br w:type="page"/>
      </w:r>
    </w:p>
    <w:p w:rsidR="00E26B2F" w:rsidRDefault="006E5183" w:rsidP="00554C37">
      <w:r>
        <w:lastRenderedPageBreak/>
        <w:t xml:space="preserve">We also simulated competitions where the mutator also induced recombination in a population that was otherwise effectively asexual, with recombination rate </w:t>
      </w:r>
      <w:r>
        <w:rPr>
          <w:i/>
          <w:iCs/>
        </w:rPr>
        <w:t>r</w:t>
      </w:r>
      <w:r>
        <w:t>=1e-16. In this case, SIM was always most advantageous, but as the modifier inc</w:t>
      </w:r>
      <w:r w:rsidR="00554C37">
        <w:t xml:space="preserve">reased the rate of recombination, the fixation probability of all modifiers increased and </w:t>
      </w:r>
      <w:r>
        <w:t xml:space="preserve">the advantage of SIM over NM </w:t>
      </w:r>
      <w:r w:rsidR="00554C37">
        <w:t xml:space="preserve">disappeared </w:t>
      </w:r>
      <w:bookmarkStart w:id="17" w:name="_GoBack"/>
      <w:bookmarkEnd w:id="17"/>
      <w:r>
        <w:t>– see Figure 6.</w:t>
      </w:r>
    </w:p>
    <w:p w:rsidR="006E5183" w:rsidRDefault="006E5183">
      <w:pPr>
        <w:spacing w:after="200" w:line="276" w:lineRule="auto"/>
        <w:ind w:firstLine="0"/>
      </w:pPr>
    </w:p>
    <w:p w:rsidR="006E5183" w:rsidRDefault="006E5183" w:rsidP="006E5183">
      <w:pPr>
        <w:keepNext/>
        <w:spacing w:after="200" w:line="276" w:lineRule="auto"/>
        <w:ind w:firstLine="0"/>
        <w:jc w:val="center"/>
      </w:pPr>
      <w:r>
        <w:rPr>
          <w:noProof/>
        </w:rPr>
        <w:drawing>
          <wp:inline distT="0" distB="0" distL="0" distR="0" wp14:anchorId="6BCEEDFB" wp14:editId="7C8CB855">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p>
    <w:p w:rsidR="006E5183" w:rsidRDefault="006E5183">
      <w:pPr>
        <w:spacing w:after="200" w:line="276" w:lineRule="auto"/>
        <w:ind w:firstLine="0"/>
      </w:pPr>
      <w:r>
        <w:br w:type="page"/>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47230E">
      <w:pPr>
        <w:rPr>
          <w:rFonts w:eastAsiaTheme="majorEastAsia"/>
        </w:rPr>
      </w:pPr>
      <w:r>
        <w:rPr>
          <w:rFonts w:eastAsiaTheme="majorEastAsia"/>
        </w:rPr>
        <w:t xml:space="preserve">Figure 6 shows the adaptation time of populations homogenous at the modifier locus (NM in dotted green; CM in dashed red; SIM in solid blue) with different levels of mutation rate increase </w:t>
      </w:r>
      <w:r w:rsidR="0047230E">
        <w:rPr>
          <w:rFonts w:eastAsiaTheme="majorEastAsia"/>
        </w:rPr>
        <w:t xml:space="preserve">τ </w:t>
      </w:r>
      <w:r>
        <w:rPr>
          <w:rFonts w:eastAsiaTheme="majorEastAsia"/>
        </w:rPr>
        <w:t xml:space="preserve">(from left to right), populations size </w:t>
      </w:r>
      <w:r w:rsidR="0047230E">
        <w:rPr>
          <w:rFonts w:eastAsiaTheme="majorEastAsia"/>
          <w:i/>
          <w:iCs/>
        </w:rPr>
        <w:t>N</w:t>
      </w:r>
      <w:r w:rsidR="0047230E">
        <w:rPr>
          <w:rFonts w:eastAsiaTheme="majorEastAsia"/>
        </w:rPr>
        <w:t xml:space="preserve"> </w:t>
      </w:r>
      <w:r>
        <w:rPr>
          <w:rFonts w:eastAsiaTheme="majorEastAsia"/>
        </w:rPr>
        <w:t>(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47230E">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w:t>
      </w:r>
      <w:r w:rsidR="0047230E">
        <w:rPr>
          <w:rFonts w:eastAsiaTheme="majorEastAsia"/>
        </w:rPr>
        <w:t>adaptation 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 </w:t>
      </w:r>
      <w:r w:rsidR="0047230E">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7230E">
        <w:rPr>
          <w:rFonts w:eastAsiaTheme="majorEastAsia"/>
        </w:rPr>
        <w:fldChar w:fldCharType="separate"/>
      </w:r>
      <w:r w:rsidR="0047230E" w:rsidRPr="004B53DF">
        <w:rPr>
          <w:rFonts w:eastAsiaTheme="majorEastAsia"/>
          <w:noProof/>
        </w:rPr>
        <w:t>(Tenaillon et al. 2000)</w:t>
      </w:r>
      <w:r w:rsidR="0047230E">
        <w:rPr>
          <w:rFonts w:eastAsiaTheme="majorEastAsia"/>
        </w:rPr>
        <w:fldChar w:fldCharType="end"/>
      </w:r>
      <w:r w:rsidR="0047230E">
        <w:rPr>
          <w:rFonts w:eastAsiaTheme="majorEastAsia"/>
        </w:rPr>
        <w:t>. However, increasing the rate of recombination has not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47230E">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increasing the mutation rate decreases the adaptation time. Remarkably, in the time it takes a non-mutator population to fix a single beneficial mutation, a mutator population can fix a combination of four beneficial mutations, even without recombination (see </w:t>
      </w:r>
      <w:r w:rsidR="0047230E">
        <w:rPr>
          <w:rFonts w:eastAsiaTheme="majorEastAsia"/>
        </w:rPr>
        <w:t>panels</w:t>
      </w:r>
      <w:r w:rsidR="00E95AD3">
        <w:rPr>
          <w:rFonts w:eastAsiaTheme="majorEastAsia"/>
        </w:rPr>
        <w:t xml:space="preserve">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6B30F1" w:rsidRDefault="006B30F1" w:rsidP="00E95AD3">
      <w:pPr>
        <w:rPr>
          <w:rFonts w:eastAsiaTheme="majorEastAsia"/>
        </w:rPr>
      </w:pPr>
    </w:p>
    <w:p w:rsidR="00901526" w:rsidRDefault="00E95AD3" w:rsidP="000F32FA">
      <w:pPr>
        <w:keepNext/>
        <w:jc w:val="center"/>
      </w:pPr>
      <w:r>
        <w:rPr>
          <w:rFonts w:eastAsiaTheme="majorEastAsia" w:cstheme="majorBidi"/>
          <w:b/>
          <w:bCs/>
          <w:noProof/>
          <w:color w:val="4F81BD" w:themeColor="accent1"/>
          <w:sz w:val="26"/>
          <w:szCs w:val="26"/>
        </w:rPr>
        <w:lastRenderedPageBreak/>
        <w:drawing>
          <wp:inline distT="0" distB="0" distL="0" distR="0" wp14:anchorId="3D88825A" wp14:editId="38FD78B5">
            <wp:extent cx="5727700" cy="4908550"/>
            <wp:effectExtent l="0" t="0" r="6350" b="6350"/>
            <wp:docPr id="24" name="Picture 24" descr="D:\workspace\mamba\simarba\analysis\adaptation_NR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workspace\mamba\simarba\analysis\adaptation_NR_2014-02-2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4908550"/>
                    </a:xfrm>
                    <a:prstGeom prst="rect">
                      <a:avLst/>
                    </a:prstGeom>
                    <a:noFill/>
                    <a:ln>
                      <a:noFill/>
                    </a:ln>
                  </pic:spPr>
                </pic:pic>
              </a:graphicData>
            </a:graphic>
          </wp:inline>
        </w:drawing>
      </w:r>
    </w:p>
    <w:p w:rsidR="00901526" w:rsidRPr="00E26B2F" w:rsidRDefault="00901526" w:rsidP="00901526">
      <w:pPr>
        <w:pStyle w:val="Caption"/>
        <w:jc w:val="center"/>
      </w:pPr>
      <w:r>
        <w:t xml:space="preserve">Figure </w:t>
      </w:r>
      <w:fldSimple w:instr=" SEQ Figure \* ARABIC ">
        <w:r w:rsidR="006E5183">
          <w:rPr>
            <w:noProof/>
          </w:rPr>
          <w:t>7</w:t>
        </w:r>
      </w:fldSimple>
      <w:r>
        <w:t xml:space="preserve"> - </w:t>
      </w:r>
      <w:r w:rsidRPr="00901526">
        <w:t>adaptation_NR_2014-02-26</w:t>
      </w:r>
    </w:p>
    <w:p w:rsidR="004B53DF" w:rsidRDefault="004B53DF">
      <w:pPr>
        <w:spacing w:after="200" w:line="276" w:lineRule="auto"/>
        <w:ind w:firstLine="0"/>
        <w:rPr>
          <w:rFonts w:eastAsiaTheme="majorEastAsia" w:cstheme="majorBidi"/>
          <w:b/>
          <w:bCs/>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3"/>
    </w:p>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7863C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7863C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7863C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7863CD">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7863CD">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Tenaillon </w:t>
      </w:r>
      <w:r w:rsidRPr="00721F05">
        <w:rPr>
          <w:i/>
          <w:iCs/>
        </w:rPr>
        <w:t xml:space="preserve">et al. </w:t>
      </w:r>
      <w:r w:rsidRPr="00721F0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7863C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Sloan and Panjeti</w:t>
      </w:r>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to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7863C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7863C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7863C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7863C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7863C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 xml:space="preserve">stress-induced  combined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7863C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w:t>
            </w:r>
            <w:r w:rsidR="00C2122E" w:rsidRPr="00721F05">
              <w:rPr>
                <w:rFonts w:cs="Arial"/>
                <w:i/>
                <w:iCs/>
                <w:sz w:val="18"/>
                <w:szCs w:val="18"/>
              </w:rPr>
              <w:t>ϕ</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 &amp;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 &amp;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Pr="0017463F" w:rsidRDefault="0017463F" w:rsidP="0017463F">
      <w:pPr>
        <w:pStyle w:val="Caption"/>
        <w:jc w:val="center"/>
        <w:divId w:val="1620528373"/>
      </w:pPr>
      <w:r>
        <w:t xml:space="preserve">Figure </w:t>
      </w:r>
      <w:fldSimple w:instr=" SEQ Figure \* ARABIC ">
        <w:r w:rsidR="006E5183">
          <w:rPr>
            <w:noProof/>
          </w:rPr>
          <w:t>9</w:t>
        </w:r>
      </w:fldSimple>
      <w:r>
        <w:t xml:space="preserve"> - </w:t>
      </w:r>
      <w:r w:rsidRPr="0017463F">
        <w:t>invasion_RB_SIMvsCM_pop_1e6_2014-03-09</w:t>
      </w:r>
    </w:p>
    <w:sectPr w:rsidR="0017463F" w:rsidRPr="0017463F"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110" w:rsidRDefault="00A47110" w:rsidP="00684BC6">
      <w:r>
        <w:separator/>
      </w:r>
    </w:p>
  </w:endnote>
  <w:endnote w:type="continuationSeparator" w:id="0">
    <w:p w:rsidR="00A47110" w:rsidRDefault="00A47110"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554C37">
          <w:rPr>
            <w:noProof/>
          </w:rPr>
          <w:t>12</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554C37">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110" w:rsidRDefault="00A47110" w:rsidP="00684BC6">
      <w:r>
        <w:separator/>
      </w:r>
    </w:p>
  </w:footnote>
  <w:footnote w:type="continuationSeparator" w:id="0">
    <w:p w:rsidR="00A47110" w:rsidRDefault="00A47110"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sidR="006E5183">
      <w:rPr>
        <w:noProof/>
      </w:rPr>
      <w:t>March 10,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619F0"/>
    <w:rsid w:val="00280E31"/>
    <w:rsid w:val="002833EF"/>
    <w:rsid w:val="002A2A28"/>
    <w:rsid w:val="002A4903"/>
    <w:rsid w:val="002A5C34"/>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2D79"/>
    <w:rsid w:val="004B51C1"/>
    <w:rsid w:val="004B53DF"/>
    <w:rsid w:val="004B68EC"/>
    <w:rsid w:val="004D3201"/>
    <w:rsid w:val="004D566A"/>
    <w:rsid w:val="004E1DFB"/>
    <w:rsid w:val="004F3A59"/>
    <w:rsid w:val="00503D02"/>
    <w:rsid w:val="005055C2"/>
    <w:rsid w:val="0051712D"/>
    <w:rsid w:val="005204BA"/>
    <w:rsid w:val="0052308B"/>
    <w:rsid w:val="00554C37"/>
    <w:rsid w:val="00555054"/>
    <w:rsid w:val="00557C4E"/>
    <w:rsid w:val="005653F6"/>
    <w:rsid w:val="00583201"/>
    <w:rsid w:val="00586D50"/>
    <w:rsid w:val="00595314"/>
    <w:rsid w:val="005B467E"/>
    <w:rsid w:val="005D47D6"/>
    <w:rsid w:val="005E5B74"/>
    <w:rsid w:val="005E79F1"/>
    <w:rsid w:val="005F544C"/>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B0E79"/>
    <w:rsid w:val="006B2502"/>
    <w:rsid w:val="006B30F1"/>
    <w:rsid w:val="006D4EF6"/>
    <w:rsid w:val="006E5183"/>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466C"/>
    <w:rsid w:val="007863CD"/>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66B5"/>
    <w:rsid w:val="008B713A"/>
    <w:rsid w:val="008C1001"/>
    <w:rsid w:val="008C6396"/>
    <w:rsid w:val="008C6A6B"/>
    <w:rsid w:val="00901526"/>
    <w:rsid w:val="00904140"/>
    <w:rsid w:val="00916129"/>
    <w:rsid w:val="009161B7"/>
    <w:rsid w:val="00957384"/>
    <w:rsid w:val="0096305D"/>
    <w:rsid w:val="00980973"/>
    <w:rsid w:val="00985198"/>
    <w:rsid w:val="0098530B"/>
    <w:rsid w:val="0099411D"/>
    <w:rsid w:val="009A004F"/>
    <w:rsid w:val="009A61A0"/>
    <w:rsid w:val="009E0856"/>
    <w:rsid w:val="009E7887"/>
    <w:rsid w:val="00A04F4E"/>
    <w:rsid w:val="00A0686E"/>
    <w:rsid w:val="00A230AF"/>
    <w:rsid w:val="00A25916"/>
    <w:rsid w:val="00A3138F"/>
    <w:rsid w:val="00A43499"/>
    <w:rsid w:val="00A47052"/>
    <w:rsid w:val="00A47110"/>
    <w:rsid w:val="00A55456"/>
    <w:rsid w:val="00A66414"/>
    <w:rsid w:val="00A668A7"/>
    <w:rsid w:val="00A77B3E"/>
    <w:rsid w:val="00A852E2"/>
    <w:rsid w:val="00AA7399"/>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33150"/>
    <w:rsid w:val="00F6288C"/>
    <w:rsid w:val="00F638EB"/>
    <w:rsid w:val="00F9096A"/>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645AA-37AB-47F5-9B84-277CF19C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5</TotalTime>
  <Pages>19</Pages>
  <Words>31689</Words>
  <Characters>158450</Characters>
  <Application>Microsoft Office Word</Application>
  <DocSecurity>0</DocSecurity>
  <Lines>1320</Lines>
  <Paragraphs>379</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89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63</cp:revision>
  <cp:lastPrinted>2014-03-02T09:50:00Z</cp:lastPrinted>
  <dcterms:created xsi:type="dcterms:W3CDTF">2012-09-27T08:48:00Z</dcterms:created>
  <dcterms:modified xsi:type="dcterms:W3CDTF">2014-03-10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